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406906" w14:textId="31358403" w:rsidR="00DD572D" w:rsidRDefault="00DD572D" w:rsidP="0091715E">
      <w:pPr>
        <w:pStyle w:val="Heading1"/>
        <w:jc w:val="both"/>
      </w:pPr>
      <w:r>
        <w:t>Introduction</w:t>
      </w:r>
    </w:p>
    <w:p w14:paraId="50999F16" w14:textId="71D81DE9" w:rsidR="00DD572D" w:rsidRDefault="00DD572D" w:rsidP="0091715E">
      <w:pPr>
        <w:jc w:val="both"/>
      </w:pPr>
      <w:r>
        <w:t>The so-called reproducibility crisis has shaken Psychology to the core. Many effect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 Hypothesizing After Results are Known ("HARKing"), publication bias, lacking power and lacking theory.</w:t>
      </w:r>
    </w:p>
    <w:p w14:paraId="3078E516" w14:textId="23500625" w:rsidR="00DD572D" w:rsidRDefault="00DD572D" w:rsidP="0091715E">
      <w:pPr>
        <w:jc w:val="both"/>
      </w:pPr>
      <w:r>
        <w:t>Interestingly, Cognitive Psychology, and more specifically Cognitive Psychology that relies on psychophysical methods, 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3A1A9CB1" w14:textId="77777777" w:rsidR="00DD572D" w:rsidRDefault="00DD572D" w:rsidP="0091715E">
      <w:pPr>
        <w:jc w:val="both"/>
      </w:pPr>
      <w:r>
        <w:t>Prima facie, the study of perception is a methodological outlier in several aspects: the number of subjects tested in a typical experiment is quite low, starting from two or three in older papers. And even the typical sample size in modern studies is rarely much higher than 10. On the other hand, each subject typically performs large numbers of trials, starting from around 50 per condition up to several hundred. Furthermore, psychophysical studies are much more likely to be between-subject designs, which lowers the random variability in responses, thus raising power.</w:t>
      </w:r>
    </w:p>
    <w:p w14:paraId="5605A5BC" w14:textId="77777777" w:rsidR="00665BD9" w:rsidRDefault="00665BD9" w:rsidP="0091715E">
      <w:pPr>
        <w:pStyle w:val="Heading1"/>
        <w:jc w:val="both"/>
      </w:pPr>
    </w:p>
    <w:p w14:paraId="47CCEA17" w14:textId="4CBEFD3B" w:rsidR="00DD572D" w:rsidRDefault="00DD572D" w:rsidP="0091715E">
      <w:pPr>
        <w:pStyle w:val="Heading2"/>
        <w:jc w:val="both"/>
      </w:pPr>
      <w:r>
        <w:t>Different Approaches to Null Hypothesis Testing in Psychophysics</w:t>
      </w:r>
    </w:p>
    <w:p w14:paraId="4E398867" w14:textId="3E42A6D0"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test or an ANOVA is performed to test for statistical significance. This approach neglects that each PSE and JND is based on a large number of trials and thus fails to account for the added reliability of the measures provided. Depending on the experimental design, this approach sacrifices vast amounts of statistical power. As a solution, @Moscatelli2012 have suggested the use of General Linear Mixed Modelling (GLMM). GLMM allows to fit population parameters across all data, while still taking into account that responses within each condition and participant are correlated more strongly than across conditions and participants. In the following, we will estimate power for both types of analyses, to quantify how much power is lost with the two-level approach.</w:t>
      </w:r>
    </w:p>
    <w:p w14:paraId="6E80FF27" w14:textId="1D45F006" w:rsidR="00DD572D" w:rsidRDefault="00DD572D" w:rsidP="0091715E">
      <w:pPr>
        <w:jc w:val="both"/>
      </w:pPr>
      <w:r>
        <w:t>Classically, psychometric functions (</w:t>
      </w:r>
      <w:r w:rsidR="00583554">
        <w:t>Cumulative</w:t>
      </w:r>
      <w:r>
        <w:t xml:space="preserve"> Gaussian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 </w:t>
      </w:r>
    </w:p>
    <w:p w14:paraId="1B25C113" w14:textId="5568F240" w:rsidR="00DD572D" w:rsidRDefault="00DD572D" w:rsidP="0091715E">
      <w:pPr>
        <w:jc w:val="both"/>
      </w:pPr>
      <w:r>
        <w:t>[FIGURE WITH PSYCHOMETRIC FUNCTION]</w:t>
      </w:r>
    </w:p>
    <w:p w14:paraId="7C808969" w14:textId="12D59F68" w:rsidR="00DD572D" w:rsidRDefault="00DD572D" w:rsidP="0091715E">
      <w:pPr>
        <w:jc w:val="both"/>
      </w:pPr>
      <w:r>
        <w:lastRenderedPageBreak/>
        <w:t xml:space="preserve">This approach neglects that each PSE and JND is based on a large number of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classes, but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sufficient statistical power to detect 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7492E45B"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educatedly).</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r w:rsidR="00665BD9" w:rsidRPr="00665BD9">
        <w:rPr>
          <w:b/>
          <w:bCs/>
        </w:rPr>
        <w:t>ConditionOfInterest</w:t>
      </w:r>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r w:rsidR="00665BD9" w:rsidRPr="00665BD9">
        <w:rPr>
          <w:b/>
          <w:bCs/>
        </w:rPr>
        <w:t>StandardValues</w:t>
      </w:r>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lastRenderedPageBreak/>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r w:rsidR="00665BD9" w:rsidRPr="00665BD9">
        <w:rPr>
          <w:b/>
          <w:bCs/>
        </w:rPr>
        <w:t>PSE_Difference</w:t>
      </w:r>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r w:rsidR="00665BD9" w:rsidRPr="00665BD9">
        <w:rPr>
          <w:b/>
          <w:bCs/>
        </w:rPr>
        <w:t>JND_Difference</w:t>
      </w:r>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r w:rsidR="00665BD9" w:rsidRPr="00665BD9">
        <w:rPr>
          <w:b/>
          <w:bCs/>
        </w:rPr>
        <w:t>Mean_Standard</w:t>
      </w:r>
      <w:r>
        <w:rPr>
          <w:b/>
          <w:bCs/>
        </w:rPr>
        <w:t>”</w:t>
      </w:r>
      <w:r w:rsidR="00665BD9">
        <w:t xml:space="preserve"> is the Mean of the psychometric function expected for the standard condition. In many cases, this is the stimulus strength of the comparison stimulus.</w:t>
      </w:r>
    </w:p>
    <w:p w14:paraId="62FA55F0" w14:textId="15F5B1C3" w:rsidR="00665BD9" w:rsidRDefault="00CD6C80" w:rsidP="0091715E">
      <w:pPr>
        <w:jc w:val="both"/>
      </w:pPr>
      <w:r>
        <w:rPr>
          <w:b/>
          <w:bCs/>
        </w:rPr>
        <w:t>“</w:t>
      </w:r>
      <w:r w:rsidR="00665BD9" w:rsidRPr="00665BD9">
        <w:rPr>
          <w:b/>
          <w:bCs/>
        </w:rPr>
        <w:t>Multiplicator_SD_Standard</w:t>
      </w:r>
      <w:r>
        <w:rPr>
          <w:b/>
          <w:bCs/>
        </w:rPr>
        <w:t>”</w:t>
      </w:r>
      <w:r w:rsidR="00665BD9">
        <w:t xml:space="preserve"> is a multiplicator that transforms Weber Fractions or JNDs from the literature into standard deviations for each comparison stimulus.</w:t>
      </w:r>
    </w:p>
    <w:p w14:paraId="2EDB142C" w14:textId="4B642F9D" w:rsidR="00665BD9" w:rsidRDefault="00CD6C80" w:rsidP="0091715E">
      <w:pPr>
        <w:jc w:val="both"/>
      </w:pPr>
      <w:r>
        <w:rPr>
          <w:b/>
          <w:bCs/>
        </w:rPr>
        <w:t>“</w:t>
      </w:r>
      <w:r w:rsidR="00665BD9" w:rsidRPr="00665BD9">
        <w:rPr>
          <w:b/>
          <w:bCs/>
        </w:rPr>
        <w:t>SD_Standard</w:t>
      </w:r>
      <w:r>
        <w:rPr>
          <w:b/>
          <w:bCs/>
        </w:rPr>
        <w:t>”</w:t>
      </w:r>
      <w:r w:rsidR="00665BD9">
        <w:t xml:space="preserve"> is the Standard Deviation of the psychometric function expected for the standard condition. This standard deviation is proportional to the relevant Weber fraction and JNDs, which are available in the literature. Further below, we explain the simple link between standard deviations of psychometric functions, Weber fractions and JNDs.</w:t>
      </w:r>
    </w:p>
    <w:p w14:paraId="2D152D43" w14:textId="05DA2A2E" w:rsidR="00665BD9" w:rsidRDefault="00CD6C80" w:rsidP="0091715E">
      <w:pPr>
        <w:jc w:val="both"/>
      </w:pPr>
      <w:r>
        <w:rPr>
          <w:b/>
          <w:bCs/>
        </w:rPr>
        <w:t>“</w:t>
      </w:r>
      <w:r w:rsidR="00665BD9" w:rsidRPr="00665BD9">
        <w:rPr>
          <w:b/>
          <w:bCs/>
        </w:rPr>
        <w:t>Type_ResponseFunction</w:t>
      </w:r>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53634C">
        <w:t xml:space="preserve">Figure XX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 For the Method of Constant Stimuli, no randomness is involved in how the presented stimulus strengths are chosen. In this case, you can therefore simply set the values you have chosen for your stimulus.</w:t>
      </w:r>
    </w:p>
    <w:p w14:paraId="0DDA234E" w14:textId="76380356" w:rsidR="00665BD9" w:rsidRDefault="00665BD9" w:rsidP="0091715E">
      <w:pPr>
        <w:jc w:val="both"/>
        <w:rPr>
          <w:noProof/>
        </w:rPr>
      </w:pPr>
      <w:r w:rsidRPr="00665BD9">
        <w:rPr>
          <w:noProof/>
        </w:rPr>
        <w:t xml:space="preserve"> </w:t>
      </w:r>
      <w:r>
        <w:rPr>
          <w:noProof/>
        </w:rPr>
        <w:drawing>
          <wp:inline distT="0" distB="0" distL="0" distR="0" wp14:anchorId="4662576C" wp14:editId="45C0ABF1">
            <wp:extent cx="3114675" cy="31146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3114675" cy="3114675"/>
                    </a:xfrm>
                    <a:prstGeom prst="rect">
                      <a:avLst/>
                    </a:prstGeom>
                    <a:noFill/>
                    <a:ln>
                      <a:noFill/>
                    </a:ln>
                  </pic:spPr>
                </pic:pic>
              </a:graphicData>
            </a:graphic>
          </wp:inline>
        </w:drawing>
      </w:r>
    </w:p>
    <w:p w14:paraId="3DBC5A8A" w14:textId="463AD6FA" w:rsidR="00C36916" w:rsidRDefault="00CD6C80" w:rsidP="0091715E">
      <w:pPr>
        <w:jc w:val="both"/>
        <w:rPr>
          <w:noProof/>
        </w:rPr>
      </w:pPr>
      <w:r>
        <w:rPr>
          <w:b/>
          <w:bCs/>
          <w:noProof/>
        </w:rPr>
        <w:lastRenderedPageBreak/>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7A2E64B"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342E204F" w14:textId="7BB94C15" w:rsidR="00B97FA6" w:rsidRDefault="00B97FA6" w:rsidP="00B97FA6">
      <w:pPr>
        <w:pStyle w:val="Heading3"/>
        <w:rPr>
          <w:noProof/>
        </w:rPr>
      </w:pPr>
      <w:r>
        <w:rPr>
          <w:noProof/>
        </w:rPr>
        <w:t>Establishing the Psychometric Functions</w:t>
      </w:r>
    </w:p>
    <w:p w14:paraId="12189FAD" w14:textId="5F12496E" w:rsidR="00856393" w:rsidRDefault="0090370D" w:rsidP="00937381">
      <w:pPr>
        <w:jc w:val="both"/>
        <w:rPr>
          <w:noProof/>
        </w:rPr>
      </w:pPr>
      <w:r w:rsidRPr="0090370D">
        <w:rPr>
          <w:noProof/>
        </w:rPr>
        <w:t>Next, we simulate one whole data set based on the above values. We first create a data frame with one row for each trial, that is a total of length(ID) x length(ConditionOfInterst) x length(StandardValues) x length(reps) rows.</w:t>
      </w:r>
      <w:r w:rsidR="001059AD">
        <w:rPr>
          <w:noProof/>
        </w:rPr>
        <w:t xml:space="preserve"> </w:t>
      </w:r>
      <w:r w:rsidRPr="0090370D">
        <w:rPr>
          <w:noProof/>
        </w:rPr>
        <w:t>Then, we draw multiplicators for PSEs and JNDs per subject, accounting for between-subject differences in biases and precision. Omitting this step amounts to the assumption that thisthe effect of interest is equally strong in each participan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09EC43B9" w14:textId="0EA8BB51" w:rsidR="00856393" w:rsidRDefault="00856393" w:rsidP="00937381">
      <w:pPr>
        <w:jc w:val="both"/>
        <w:rPr>
          <w:noProof/>
        </w:rPr>
      </w:pPr>
      <w:r w:rsidRPr="00856393">
        <w:rPr>
          <w:noProof/>
        </w:rPr>
        <w:t>Nex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Pr="00856393">
        <w:rPr>
          <w:noProof/>
        </w:rPr>
        <w:t xml:space="preserve"> with relatively low standard deviations or Cauchy distribution</w:t>
      </w:r>
      <w:r w:rsidR="00C50134">
        <w:rPr>
          <w:noProof/>
        </w:rPr>
        <w:t xml:space="preserve">s </w:t>
      </w:r>
      <w:r w:rsidRPr="00856393">
        <w:rPr>
          <w:noProof/>
        </w:rPr>
        <w:t>with low scale</w:t>
      </w:r>
      <w:r w:rsidR="00C50134">
        <w:rPr>
          <w:noProof/>
        </w:rPr>
        <w:t>s</w:t>
      </w:r>
      <w:r w:rsidRPr="00856393">
        <w:rPr>
          <w:noProof/>
        </w:rPr>
        <w:t xml:space="preserve">. A good way to determine the most appropriate function would be to plot the </w:t>
      </w:r>
      <w:r w:rsidR="00C50134">
        <w:rPr>
          <w:noProof/>
        </w:rPr>
        <w:t xml:space="preserve">distribution of </w:t>
      </w:r>
      <w:r w:rsidRPr="00856393">
        <w:rPr>
          <w:noProof/>
        </w:rPr>
        <w:t>presented stimulus strengths for pilot data and compare them to different distributions. For the method of constant stimuli, the responses are typically uniformly distributed across 5 to 9 values around the standard stimulus strength. We then use these multipliers ("staircase_factor") to compute the test stimulus strengths presented in the experiment ("Presented_TestStimulusStrength"). Lastly, we compute the difference between test stimulus and standard stimulus for each trial ("Difference").</w:t>
      </w:r>
    </w:p>
    <w:p w14:paraId="700218CE" w14:textId="00FFD0CA" w:rsidR="00856393" w:rsidRDefault="00856393" w:rsidP="00937381">
      <w:pPr>
        <w:jc w:val="both"/>
        <w:rPr>
          <w:noProof/>
        </w:rPr>
      </w:pPr>
      <w:r w:rsidRPr="00856393">
        <w:rPr>
          <w:noProof/>
        </w:rPr>
        <w:t>Then, we compute the probability on each trial to judge the test stimulus intensity higher (e. g. the test stimulus was faster, brighter, longer, ...) by feeding the simulated test stimulus strengths in a cummulative Gaussian with the mean and the standard deviations calculated above. We then use this value ("AnswerProbability") to simulate binary answers ("Answer") by drawing responses from a Bernoulli distribution.</w:t>
      </w:r>
    </w:p>
    <w:p w14:paraId="5DABCAAB" w14:textId="228ADD3C" w:rsidR="00937381" w:rsidRDefault="00856393" w:rsidP="00937381">
      <w:pPr>
        <w:rPr>
          <w:noProof/>
        </w:rPr>
      </w:pPr>
      <w:r w:rsidRPr="00856393">
        <w:rPr>
          <w:noProof/>
        </w:rPr>
        <w:t>As a next step, we bring the data into the format necessary for the glmer() function: We first remove extreme outliers (e. g. by a simple criterion such as excluding trials in which the difference between test and standard stimulus was higher than half the standard stimulus strength). Then, we compute the number of "Test stimulus intensity was higher" responses for each Condition and difference between test and comparison stimulus strength and the number of total observerations for each condition and difference in intensities.</w:t>
      </w:r>
    </w:p>
    <w:p w14:paraId="0B3F5086" w14:textId="5BA59FBA" w:rsidR="00856393" w:rsidRDefault="00856393" w:rsidP="00937381">
      <w:pPr>
        <w:rPr>
          <w:noProof/>
        </w:rPr>
      </w:pPr>
      <w:r>
        <w:rPr>
          <w:noProof/>
        </w:rPr>
        <w:lastRenderedPageBreak/>
        <w:t>Now, we can inspect these psychometric functions visually to verify whether the values chosen above give rise to the expected psychometric functions in terms of PSE and slopes. Figure XX illustrates the simulated psychometric function for the above values. As is usual for psychometric functions, we have the difference in stimulus strength between test and comparison on the x axis, the probability to choose the test stimulus as stronger on the y axis. The Condition of Interest is color-coded in blue, while the baseline condition is color-coded in red.</w:t>
      </w:r>
      <w:r w:rsidR="00232DEC">
        <w:rPr>
          <w:noProof/>
        </w:rPr>
        <w:t xml:space="preserve"> </w:t>
      </w:r>
      <w:r>
        <w:rPr>
          <w:noProof/>
        </w:rPr>
        <w:t>The facets correspond to IDs and different standard stimulus strengths, respectively.</w:t>
      </w:r>
      <w:r w:rsidRPr="00856393">
        <w:rPr>
          <w:noProof/>
        </w:rPr>
        <w:t xml:space="preserve"> </w:t>
      </w:r>
    </w:p>
    <w:p w14:paraId="0692537B" w14:textId="58B20328" w:rsidR="00856393" w:rsidRDefault="00856393" w:rsidP="0091715E">
      <w:pPr>
        <w:pStyle w:val="NoSpacing"/>
        <w:jc w:val="both"/>
        <w:rPr>
          <w:noProof/>
        </w:rPr>
      </w:pPr>
      <w:r>
        <w:rPr>
          <w:noProof/>
        </w:rPr>
        <w:drawing>
          <wp:inline distT="0" distB="0" distL="0" distR="0" wp14:anchorId="3C67DF79" wp14:editId="7CA1862E">
            <wp:extent cx="3057525" cy="30575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57525" cy="3057525"/>
                    </a:xfrm>
                    <a:prstGeom prst="rect">
                      <a:avLst/>
                    </a:prstGeom>
                    <a:noFill/>
                    <a:ln>
                      <a:noFill/>
                    </a:ln>
                  </pic:spPr>
                </pic:pic>
              </a:graphicData>
            </a:graphic>
          </wp:inline>
        </w:drawing>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44564E8A" w14:textId="77777777" w:rsidR="009446EB" w:rsidRDefault="009446EB" w:rsidP="0091715E">
      <w:pPr>
        <w:pStyle w:val="NoSpacing"/>
        <w:jc w:val="both"/>
        <w:rPr>
          <w:noProof/>
        </w:rPr>
      </w:pPr>
    </w:p>
    <w:p w14:paraId="3E0FD44E" w14:textId="5A933DAE" w:rsidR="009446EB" w:rsidRDefault="009446EB" w:rsidP="0091715E">
      <w:pPr>
        <w:pStyle w:val="Heading3"/>
        <w:jc w:val="both"/>
        <w:rPr>
          <w:noProof/>
        </w:rPr>
      </w:pPr>
      <w:r>
        <w:rPr>
          <w:noProof/>
        </w:rPr>
        <w:t>Accuracy</w:t>
      </w:r>
    </w:p>
    <w:p w14:paraId="04A465AF" w14:textId="6550A398" w:rsidR="009446EB" w:rsidRDefault="009446EB" w:rsidP="009F1770">
      <w:pPr>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F64C22">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operties":{"noteIndex":0},"schema":"https://github.com/citation-style-language/schema/raw/master/csl-citation.json"}</w:instrText>
      </w:r>
      <w:r w:rsidR="00F64C22">
        <w:rPr>
          <w:noProof/>
        </w:rPr>
        <w:fldChar w:fldCharType="separate"/>
      </w:r>
      <w:r w:rsidR="00F64C22" w:rsidRPr="00F64C22">
        <w:rPr>
          <w:noProof/>
        </w:rPr>
        <w:t>(Moscatelli, Mezzetti, &amp; Lacquaniti, 2012)</w:t>
      </w:r>
      <w:r w:rsidR="00F64C22">
        <w:rPr>
          <w:noProof/>
        </w:rPr>
        <w:fldChar w:fldCharType="end"/>
      </w:r>
      <w:r>
        <w:rPr>
          <w:noProof/>
        </w:rPr>
        <w:t xml:space="preserve">, we use Generalized Linear Mixed Models for this purpose. For differences in PSEs in our simulated data set, </w:t>
      </w:r>
      <w:r w:rsidR="00173447">
        <w:rPr>
          <w:noProof/>
        </w:rPr>
        <w:t>the GLMM could have “ConditionOfInterest”</w:t>
      </w:r>
      <w:r w:rsidR="00FC5577">
        <w:rPr>
          <w:noProof/>
        </w:rPr>
        <w:t xml:space="preserve"> (a binary categorical variable with the values “1” for “Test Condition” and “0” for “Standard ConditioN”)</w:t>
      </w:r>
      <w:r w:rsidR="00173447">
        <w:rPr>
          <w:noProof/>
        </w:rPr>
        <w:t xml:space="preserve"> as fixed effect, and random intercepts and slopes for the Difference between test stimulus and standard stimulus (“Diff”) per Participant (“ID”) and value of the standard stimulus (“StandardValu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1F72E6">
        <w:tc>
          <w:tcPr>
            <w:tcW w:w="8365" w:type="dxa"/>
          </w:tcPr>
          <w:p w14:paraId="19FB1479" w14:textId="1BD18A31" w:rsidR="006F47BD" w:rsidRPr="00CC4D9C" w:rsidRDefault="00173447" w:rsidP="002D2481">
            <w:pPr>
              <w:rPr>
                <w:i/>
                <w:iCs/>
              </w:rPr>
            </w:pPr>
            <w:bookmarkStart w:id="0" w:name="_Hlk37103580"/>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w:bookmarkEnd w:id="0"/>
                <m:r>
                  <w:rPr>
                    <w:rFonts w:ascii="Cambria Math" w:hAnsi="Cambria Math"/>
                  </w:rPr>
                  <m:t>~ Condition</m:t>
                </m:r>
                <m:r>
                  <w:rPr>
                    <w:rFonts w:ascii="Cambria Math" w:hAnsi="Cambria Math"/>
                  </w:rPr>
                  <m:t>O</m:t>
                </m:r>
                <m:r>
                  <w:rPr>
                    <w:rFonts w:ascii="Cambria Math" w:hAnsi="Cambria Math"/>
                  </w:rPr>
                  <m:t>fInteres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504D1576" w14:textId="77777777" w:rsidR="006F47BD" w:rsidRDefault="006F47BD" w:rsidP="002D2481">
            <w:r>
              <w:t>(1)</w:t>
            </w:r>
          </w:p>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Condition of Interest" and "Difference")</w:t>
      </w:r>
    </w:p>
    <w:p w14:paraId="7317DC1B" w14:textId="7EDC3444" w:rsidR="009446EB" w:rsidRDefault="009446EB" w:rsidP="009F1770">
      <w:pPr>
        <w:pStyle w:val="ListParagraph"/>
        <w:numPr>
          <w:ilvl w:val="0"/>
          <w:numId w:val="3"/>
        </w:numPr>
        <w:rPr>
          <w:noProof/>
        </w:rPr>
      </w:pPr>
      <w:r>
        <w:rPr>
          <w:noProof/>
        </w:rPr>
        <w:lastRenderedPageBreak/>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6F47BD">
      <w:pPr>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306FD1F" w:rsidR="002E0125" w:rsidRDefault="009446EB" w:rsidP="0091715E">
      <w:pPr>
        <w:pStyle w:val="NoSpacing"/>
        <w:jc w:val="both"/>
        <w:rPr>
          <w:noProof/>
        </w:rPr>
      </w:pPr>
      <w:r>
        <w:rPr>
          <w:noProof/>
        </w:rPr>
        <w:t xml:space="preserve">Keep in mind that, in the above model, the coefficient of "Differenc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 xml:space="preserve">interaction between "Condition of Interest" and "Difference" in our model. </w:t>
      </w:r>
      <w:r w:rsidR="005020AA">
        <w:rPr>
          <w:noProof/>
        </w:rPr>
        <w:t>We thus add an interaction between “ConditionOfInterest” and “</w:t>
      </w:r>
      <w:r w:rsidR="002E0125">
        <w:rPr>
          <w:noProof/>
        </w:rPr>
        <w:t>Difference”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1F72E6">
        <w:tc>
          <w:tcPr>
            <w:tcW w:w="8365" w:type="dxa"/>
          </w:tcPr>
          <w:p w14:paraId="2A8A3F39" w14:textId="30587488" w:rsidR="006B6DB3" w:rsidRPr="00CC4D9C" w:rsidRDefault="006B6DB3" w:rsidP="001F72E6">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m:t>
                </m:r>
                <m:r>
                  <w:rPr>
                    <w:rFonts w:ascii="Cambria Math" w:hAnsi="Cambria Math"/>
                  </w:rPr>
                  <m:t>O</m:t>
                </m:r>
                <m:r>
                  <w:rPr>
                    <w:rFonts w:ascii="Cambria Math" w:hAnsi="Cambria Math"/>
                  </w:rPr>
                  <m:t>fInterest</m:t>
                </m:r>
                <m:r>
                  <w:rPr>
                    <w:rFonts w:ascii="Cambria Math" w:hAnsi="Cambria Math"/>
                  </w:rPr>
                  <m:t>*Diff</m:t>
                </m:r>
                <m:r>
                  <w:rPr>
                    <w:rFonts w:ascii="Cambria Math" w:hAnsi="Cambria Math"/>
                  </w:rPr>
                  <m:t>+</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1F72E6">
            <w:r>
              <w:t>(1)</w:t>
            </w:r>
          </w:p>
        </w:tc>
      </w:tr>
    </w:tbl>
    <w:p w14:paraId="4CC4437A" w14:textId="18C5C9D0" w:rsidR="009446EB" w:rsidRDefault="002E0125" w:rsidP="002E0125">
      <w:pPr>
        <w:pStyle w:val="NoSpacing"/>
        <w:spacing w:before="240"/>
        <w:jc w:val="both"/>
        <w:rPr>
          <w:noProof/>
        </w:rPr>
      </w:pPr>
      <w:r>
        <w:rPr>
          <w:noProof/>
        </w:rPr>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AD40A36" w14:textId="0BBBA363" w:rsidR="00B4174F"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for studies with a high count of subjects and</w:t>
      </w:r>
      <w:r w:rsidR="00F63588">
        <w:rPr>
          <w:noProof/>
        </w:rPr>
        <w:t>/</w:t>
      </w:r>
      <w:r>
        <w:rPr>
          <w:noProof/>
        </w:rPr>
        <w:t>or trials; further below we give some recommendations on how to speed up the relatively slow glmer() model fitting implementation in the R package lme4),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 Figure XX.</w:t>
      </w:r>
    </w:p>
    <w:p w14:paraId="680AF60B" w14:textId="77777777" w:rsidR="007D0ECC" w:rsidRDefault="007D0ECC" w:rsidP="007D0ECC">
      <w:pPr>
        <w:pStyle w:val="NoSpacing"/>
        <w:keepNext/>
        <w:jc w:val="both"/>
      </w:pPr>
      <w:r>
        <w:rPr>
          <w:noProof/>
        </w:rPr>
        <w:lastRenderedPageBreak/>
        <w:drawing>
          <wp:inline distT="0" distB="0" distL="0" distR="0" wp14:anchorId="46444B26" wp14:editId="4D49240E">
            <wp:extent cx="2803585" cy="280358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806030" cy="2806030"/>
                    </a:xfrm>
                    <a:prstGeom prst="rect">
                      <a:avLst/>
                    </a:prstGeom>
                    <a:noFill/>
                    <a:ln>
                      <a:noFill/>
                    </a:ln>
                  </pic:spPr>
                </pic:pic>
              </a:graphicData>
            </a:graphic>
          </wp:inline>
        </w:drawing>
      </w:r>
    </w:p>
    <w:p w14:paraId="3877B7C0" w14:textId="65E98592" w:rsidR="007D0ECC" w:rsidRDefault="007D0ECC" w:rsidP="007D0ECC">
      <w:pPr>
        <w:pStyle w:val="Caption"/>
        <w:jc w:val="both"/>
        <w:rPr>
          <w:noProof/>
        </w:rPr>
      </w:pPr>
      <w:r>
        <w:t xml:space="preserve">Figure </w:t>
      </w:r>
      <w:fldSimple w:instr=" SEQ Figure \* ARABIC ">
        <w:r>
          <w:rPr>
            <w:noProof/>
          </w:rPr>
          <w:t>1</w:t>
        </w:r>
      </w:fldSimple>
      <w:r>
        <w:t xml:space="preserve">: </w:t>
      </w:r>
    </w:p>
    <w:p w14:paraId="623D2868" w14:textId="6F534F08" w:rsidR="00DF13AC" w:rsidRDefault="00DF13AC" w:rsidP="0091715E">
      <w:pPr>
        <w:pStyle w:val="NoSpacing"/>
        <w:jc w:val="both"/>
        <w:rPr>
          <w:noProof/>
        </w:rPr>
      </w:pP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77777777" w:rsidR="00656C7B" w:rsidRDefault="00656C7B" w:rsidP="0091715E">
      <w:pPr>
        <w:pStyle w:val="NoSpacing"/>
        <w:jc w:val="both"/>
        <w:rPr>
          <w:noProof/>
        </w:rPr>
      </w:pPr>
      <w:r>
        <w:rPr>
          <w:noProof/>
        </w:rPr>
        <w:t>Moscatelli &amp; Lacquaniti (2012) argue that power is lost when using the Two-Level approach. While this is an intuitive notion, it has, to our knowledge, not been confirmed analytically nor synethetically.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17683198"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28DFE955"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m:t>
            </m:r>
            <m:r>
              <w:rPr>
                <w:rFonts w:ascii="Cambria Math" w:hAnsi="Cambria Math"/>
                <w:noProof/>
              </w:rPr>
              <m:t xml:space="preserv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 xml:space="preserve">False </m:t>
            </m:r>
            <m:r>
              <w:rPr>
                <w:rFonts w:ascii="Cambria Math" w:hAnsi="Cambria Math"/>
                <w:noProof/>
              </w:rPr>
              <m:t>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bookmarkStart w:id="1" w:name="_GoBack"/>
      <w:bookmarkEnd w:id="1"/>
    </w:p>
    <w:sectPr w:rsidR="00A0327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31482"/>
    <w:rsid w:val="00034106"/>
    <w:rsid w:val="00055B22"/>
    <w:rsid w:val="0006511D"/>
    <w:rsid w:val="000A0A4C"/>
    <w:rsid w:val="000A60D3"/>
    <w:rsid w:val="000A74F9"/>
    <w:rsid w:val="000C1191"/>
    <w:rsid w:val="001059AD"/>
    <w:rsid w:val="00167063"/>
    <w:rsid w:val="00173447"/>
    <w:rsid w:val="001A02F7"/>
    <w:rsid w:val="001A0A4D"/>
    <w:rsid w:val="00232DEC"/>
    <w:rsid w:val="002505AC"/>
    <w:rsid w:val="00277FC4"/>
    <w:rsid w:val="00287858"/>
    <w:rsid w:val="002A0D12"/>
    <w:rsid w:val="002D2481"/>
    <w:rsid w:val="002E0125"/>
    <w:rsid w:val="00356920"/>
    <w:rsid w:val="004330F3"/>
    <w:rsid w:val="00463638"/>
    <w:rsid w:val="004F2F02"/>
    <w:rsid w:val="005020AA"/>
    <w:rsid w:val="00532A08"/>
    <w:rsid w:val="0053634C"/>
    <w:rsid w:val="00566282"/>
    <w:rsid w:val="00566DD9"/>
    <w:rsid w:val="00583554"/>
    <w:rsid w:val="00586BEF"/>
    <w:rsid w:val="006158D2"/>
    <w:rsid w:val="00652EB8"/>
    <w:rsid w:val="00656C7B"/>
    <w:rsid w:val="006632B6"/>
    <w:rsid w:val="00665BD9"/>
    <w:rsid w:val="006B6DB3"/>
    <w:rsid w:val="006F47BD"/>
    <w:rsid w:val="0070207D"/>
    <w:rsid w:val="007B1C23"/>
    <w:rsid w:val="007D0ECC"/>
    <w:rsid w:val="007F5F9D"/>
    <w:rsid w:val="00805342"/>
    <w:rsid w:val="00856393"/>
    <w:rsid w:val="008D255B"/>
    <w:rsid w:val="008F5E3E"/>
    <w:rsid w:val="0090370D"/>
    <w:rsid w:val="00904C9F"/>
    <w:rsid w:val="0091715E"/>
    <w:rsid w:val="00927C15"/>
    <w:rsid w:val="00937381"/>
    <w:rsid w:val="009446EB"/>
    <w:rsid w:val="00982C4B"/>
    <w:rsid w:val="009F1770"/>
    <w:rsid w:val="00A03271"/>
    <w:rsid w:val="00A57A97"/>
    <w:rsid w:val="00A734B7"/>
    <w:rsid w:val="00A80BC4"/>
    <w:rsid w:val="00B36D2B"/>
    <w:rsid w:val="00B4174F"/>
    <w:rsid w:val="00B97FA6"/>
    <w:rsid w:val="00BC58E0"/>
    <w:rsid w:val="00BF2016"/>
    <w:rsid w:val="00C36916"/>
    <w:rsid w:val="00C50134"/>
    <w:rsid w:val="00CB20C6"/>
    <w:rsid w:val="00CC4D9C"/>
    <w:rsid w:val="00CD6C80"/>
    <w:rsid w:val="00D41092"/>
    <w:rsid w:val="00DD572D"/>
    <w:rsid w:val="00DE5B29"/>
    <w:rsid w:val="00DF0FA4"/>
    <w:rsid w:val="00DF13AC"/>
    <w:rsid w:val="00E031D9"/>
    <w:rsid w:val="00E233D6"/>
    <w:rsid w:val="00EC353E"/>
    <w:rsid w:val="00EE2ABF"/>
    <w:rsid w:val="00F63588"/>
    <w:rsid w:val="00F64C22"/>
    <w:rsid w:val="00FC55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AA3A83"/>
  <w15:chartTrackingRefBased/>
  <w15:docId w15:val="{ACB859B0-B756-49C6-B77E-7639147580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jpe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270C90-B14C-4F2F-BC19-BF845EDD8B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TotalTime>
  <Pages>8</Pages>
  <Words>11487</Words>
  <Characters>65476</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68</cp:revision>
  <dcterms:created xsi:type="dcterms:W3CDTF">2020-04-06T22:30:00Z</dcterms:created>
  <dcterms:modified xsi:type="dcterms:W3CDTF">2020-04-07T0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